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7026" w:rsidRPr="008B267C" w:rsidRDefault="00927026" w:rsidP="00927026">
      <w:pPr>
        <w:spacing w:line="480" w:lineRule="auto"/>
      </w:pPr>
      <w:proofErr w:type="gramStart"/>
      <w:r w:rsidRPr="008B267C">
        <w:rPr>
          <w:b/>
        </w:rPr>
        <w:t>Supplementary Table 1.</w:t>
      </w:r>
      <w:proofErr w:type="gramEnd"/>
      <w:r w:rsidRPr="008B267C">
        <w:t xml:space="preserve">  </w:t>
      </w:r>
      <w:r w:rsidRPr="008B267C">
        <w:rPr>
          <w:b/>
        </w:rPr>
        <w:t xml:space="preserve">Summary of IBD consensus guideline recommendations for infectious disease screening in patients before starting </w:t>
      </w:r>
      <w:proofErr w:type="spellStart"/>
      <w:r w:rsidRPr="008B267C">
        <w:rPr>
          <w:b/>
        </w:rPr>
        <w:t>immunomodulatory</w:t>
      </w:r>
      <w:proofErr w:type="spellEnd"/>
      <w:r w:rsidRPr="008B267C">
        <w:rPr>
          <w:b/>
        </w:rPr>
        <w:t xml:space="preserve"> therap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05"/>
        <w:gridCol w:w="1740"/>
        <w:gridCol w:w="1530"/>
        <w:gridCol w:w="3801"/>
      </w:tblGrid>
      <w:tr w:rsidR="00927026" w:rsidRPr="008B267C" w:rsidTr="00E3294B">
        <w:tc>
          <w:tcPr>
            <w:tcW w:w="2628" w:type="dxa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t>Reference</w:t>
            </w:r>
          </w:p>
        </w:tc>
        <w:tc>
          <w:tcPr>
            <w:tcW w:w="3510" w:type="dxa"/>
            <w:gridSpan w:val="2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rPr>
                <w:b/>
              </w:rPr>
              <w:t xml:space="preserve">Recommended </w:t>
            </w:r>
            <w:r w:rsidRPr="008B267C">
              <w:t xml:space="preserve">before starting </w:t>
            </w:r>
          </w:p>
        </w:tc>
        <w:tc>
          <w:tcPr>
            <w:tcW w:w="4158" w:type="dxa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rPr>
                <w:b/>
              </w:rPr>
              <w:t>Could be considered</w:t>
            </w:r>
            <w:r w:rsidRPr="008B267C">
              <w:t xml:space="preserve"> before starting 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D’Haens</w:t>
            </w:r>
            <w:proofErr w:type="spellEnd"/>
            <w:r w:rsidRPr="008B267C">
              <w:fldChar w:fldCharType="begin">
                <w:fldData xml:space="preserve">PEVuZE5vdGU+PENpdGU+PEF1dGhvcj5EJmFwb3M7SGFlbnM8L0F1dGhvcj48WWVhcj4yMDExPC9Z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ktMjEyOyBxdWl6IDIxMzwvcGFnZXM+PHZvbHVtZT4xMDY8L3ZvbHVt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EJmFwb3M7SGFlbnM8L0F1dGhvcj48WWVhcj4yMDExPC9Z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ktMjEyOyBxdWl6IDIxMzwvcGFnZXM+PHZvbHVtZT4xMDY8L3ZvbHVt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6" w:tooltip="D'Haens, 2011 #76" w:history="1">
              <w:r w:rsidRPr="008B267C">
                <w:rPr>
                  <w:noProof/>
                </w:rPr>
                <w:t>16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>TB, HBV, HIV</w:t>
            </w:r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r w:rsidRPr="008B267C">
              <w:t>Turner</w:t>
            </w:r>
            <w:r w:rsidRPr="008B267C">
              <w:fldChar w:fldCharType="begin">
                <w:fldData xml:space="preserve">PEVuZE5vdGU+PENpdGU+PEF1dGhvcj5UdXJuZXI8L0F1dGhvcj48WWVhcj4yMDExPC9ZZWFyPjxS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Tc0LTg4PC9wYWdlcz48dm9sdW1lPjEwNjwvdm9sdW1lPjxu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UdXJuZXI8L0F1dGhvcj48WWVhcj4yMDExPC9ZZWFyPjxS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Tc0LTg4PC9wYWdlcz48dm9sdW1lPjEwNjwvdm9sdW1lPjxu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39" w:tooltip="Turner, 2011 #95" w:history="1">
              <w:r w:rsidRPr="008B267C">
                <w:rPr>
                  <w:noProof/>
                </w:rPr>
                <w:t>39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>TB</w:t>
            </w:r>
          </w:p>
        </w:tc>
        <w:tc>
          <w:tcPr>
            <w:tcW w:w="4158" w:type="dxa"/>
          </w:tcPr>
          <w:p w:rsidR="00927026" w:rsidRPr="008B267C" w:rsidRDefault="00927026" w:rsidP="00E3294B">
            <w:r w:rsidRPr="008B267C">
              <w:t>HBV, HCV,VZV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r w:rsidRPr="008B267C">
              <w:t xml:space="preserve">Le </w:t>
            </w:r>
            <w:proofErr w:type="spellStart"/>
            <w:r w:rsidRPr="008B267C">
              <w:t>Saux</w:t>
            </w:r>
            <w:proofErr w:type="spellEnd"/>
            <w:r w:rsidRPr="008B267C">
              <w:fldChar w:fldCharType="begin"/>
            </w:r>
            <w:r w:rsidRPr="008B267C">
              <w:instrText xml:space="preserve"> ADDIN EN.CITE &lt;EndNote&gt;&lt;Cite&gt;&lt;Author&gt;Le Saux&lt;/Author&gt;&lt;Year&gt;2012&lt;/Year&gt;&lt;RecNum&gt;92&lt;/RecNum&gt;&lt;DisplayText&gt;(12)&lt;/DisplayText&gt;&lt;record&gt;&lt;rec-number&gt;92&lt;/rec-number&gt;&lt;foreign-keys&gt;&lt;key app="EN" db-id="rrz005teavtra2e520upe2dbfatatpxs2ewr"&gt;92&lt;/key&gt;&lt;/foreign-keys&gt;&lt;ref-type name="Journal Article"&gt;17&lt;/ref-type&gt;&lt;contributors&gt;&lt;authors&gt;&lt;author&gt;Le Saux, N.&lt;/author&gt;&lt;/authors&gt;&lt;/contributors&gt;&lt;titles&gt;&lt;title&gt;Biologic response modifiers to decrease inflammation: Focus on infection risks&lt;/title&gt;&lt;secondary-title&gt;Paediatr Child Health&lt;/secondary-title&gt;&lt;alt-title&gt;Paediatrics &amp;amp; child health&lt;/alt-title&gt;&lt;/titles&gt;&lt;periodical&gt;&lt;full-title&gt;Paediatr Child Health&lt;/full-title&gt;&lt;abbr-1&gt;Paediatrics &amp;amp; child health&lt;/abbr-1&gt;&lt;/periodical&gt;&lt;alt-periodical&gt;&lt;full-title&gt;Paediatr Child Health&lt;/full-title&gt;&lt;abbr-1&gt;Paediatrics &amp;amp; child health&lt;/abbr-1&gt;&lt;/alt-periodical&gt;&lt;pages&gt;147-54&lt;/pages&gt;&lt;volume&gt;17&lt;/volume&gt;&lt;number&gt;3&lt;/number&gt;&lt;edition&gt;2013/03/02&lt;/edition&gt;&lt;dates&gt;&lt;year&gt;2012&lt;/year&gt;&lt;pub-dates&gt;&lt;date&gt;Mar&lt;/date&gt;&lt;/pub-dates&gt;&lt;/dates&gt;&lt;isbn&gt;1205-7088 (Print)&amp;#xD;1205-7088 (Linking)&lt;/isbn&gt;&lt;accession-num&gt;23449972&lt;/accession-num&gt;&lt;urls&gt;&lt;related-urls&gt;&lt;url&gt;http://www.ncbi.nlm.nih.gov/pubmed/23449972&lt;/url&gt;&lt;/related-urls&gt;&lt;/urls&gt;&lt;custom2&gt;3287096&lt;/custom2&gt;&lt;language&gt;eng&amp;#xD;fre&lt;/language&gt;&lt;/record&gt;&lt;/Cite&gt;&lt;/EndNote&gt;</w:instrText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2" w:tooltip="Le Saux, 2012 #92" w:history="1">
              <w:r w:rsidRPr="008B267C">
                <w:rPr>
                  <w:noProof/>
                </w:rPr>
                <w:t>12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 xml:space="preserve">TB, </w:t>
            </w:r>
            <w:proofErr w:type="spellStart"/>
            <w:r w:rsidRPr="008B267C">
              <w:t>VZV</w:t>
            </w:r>
            <w:r w:rsidRPr="008B267C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Veereman-Wauters</w:t>
            </w:r>
            <w:proofErr w:type="spellEnd"/>
            <w:r w:rsidRPr="008B267C">
              <w:fldChar w:fldCharType="begin">
                <w:fldData xml:space="preserve">PEVuZE5vdGU+PENpdGU+PEF1dGhvcj5WZWVyZW1hbi1XYXV0ZXJzPC9BdXRob3I+PFllYXI+MjAx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WZWVyZW1hbi1XYXV0ZXJzPC9BdXRob3I+PFllYXI+MjAx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3" w:tooltip="Veereman-Wauters, 2012 #258" w:history="1">
              <w:r w:rsidRPr="008B267C">
                <w:rPr>
                  <w:noProof/>
                </w:rPr>
                <w:t>13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>TB, HBV</w:t>
            </w:r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Rahier</w:t>
            </w:r>
            <w:proofErr w:type="spellEnd"/>
            <w:r w:rsidRPr="008B267C">
              <w:fldChar w:fldCharType="begin">
                <w:fldData xml:space="preserve">PEVuZE5vdGU+PENpdGU+PEF1dGhvcj5SYWhpZXI8L0F1dGhvcj48WWVhcj4yMDE0PC9ZZWFyPjxS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SYWhpZXI8L0F1dGhvcj48WWVhcj4yMDE0PC9ZZWFyPjxS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5" w:tooltip="Rahier, 2014 #91" w:history="1">
              <w:r w:rsidRPr="008B267C">
                <w:rPr>
                  <w:noProof/>
                </w:rPr>
                <w:t>15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 xml:space="preserve">TB, HBV, HIV, </w:t>
            </w:r>
            <w:proofErr w:type="spellStart"/>
            <w:r w:rsidRPr="008B267C">
              <w:t>VZV</w:t>
            </w:r>
            <w:r w:rsidRPr="008B267C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4158" w:type="dxa"/>
          </w:tcPr>
          <w:p w:rsidR="00927026" w:rsidRPr="008B267C" w:rsidRDefault="00927026" w:rsidP="00E3294B">
            <w:r w:rsidRPr="008B267C">
              <w:t>EBV, HCV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Ruemmele</w:t>
            </w:r>
            <w:proofErr w:type="spellEnd"/>
            <w:r w:rsidRPr="008B267C">
              <w:fldChar w:fldCharType="begin">
                <w:fldData xml:space="preserve">PEVuZE5vdGU+PENpdGU+PEF1dGhvcj5SdWVtbWVsZTwvQXV0aG9yPjxZZWFyPjIwMTQ8L1llYXI+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==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SdWVtbWVsZTwvQXV0aG9yPjxZZWFyPjIwMTQ8L1llYXI+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==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91" w:tooltip="Ruemmele, 2014 #209" w:history="1">
              <w:r w:rsidRPr="008B267C">
                <w:rPr>
                  <w:noProof/>
                </w:rPr>
                <w:t>191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 xml:space="preserve">TB, </w:t>
            </w:r>
            <w:proofErr w:type="spellStart"/>
            <w:r w:rsidRPr="008B267C">
              <w:t>HBV</w:t>
            </w:r>
            <w:r w:rsidRPr="008B267C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Calvet</w:t>
            </w:r>
            <w:proofErr w:type="spellEnd"/>
            <w:r w:rsidRPr="008B267C">
              <w:fldChar w:fldCharType="begin">
                <w:fldData xml:space="preserve">PEVuZE5vdGU+PENpdGU+PEF1dGhvcj5DYWx2ZXQ8L0F1dGhvcj48WWVhcj4yMDE0PC9ZZWFyPjxS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DYWx2ZXQ8L0F1dGhvcj48WWVhcj4yMDE0PC9ZZWFyPjxS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71" w:tooltip="Calvet, 2014 #208" w:history="1">
              <w:r w:rsidRPr="008B267C">
                <w:rPr>
                  <w:noProof/>
                </w:rPr>
                <w:t>71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>TB, HBV, HCV</w:t>
            </w:r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Nordgaard</w:t>
            </w:r>
            <w:proofErr w:type="spellEnd"/>
            <w:r w:rsidRPr="008B267C">
              <w:t>-Lassen</w:t>
            </w:r>
            <w:r w:rsidRPr="008B267C">
              <w:fldChar w:fldCharType="begin">
                <w:fldData xml:space="preserve">PEVuZE5vdGU+PENpdGU+PEF1dGhvcj5Ob3JkZ2FhcmQtTGFzc2VuPC9BdXRob3I+PFllYXI+MjAx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Ob3JkZ2FhcmQtTGFzc2VuPC9BdXRob3I+PFllYXI+MjAx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92" w:tooltip="Nordgaard-Lassen, 2012 #316" w:history="1">
              <w:r w:rsidRPr="008B267C">
                <w:rPr>
                  <w:noProof/>
                </w:rPr>
                <w:t>192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3510" w:type="dxa"/>
            <w:gridSpan w:val="2"/>
          </w:tcPr>
          <w:p w:rsidR="00927026" w:rsidRPr="008B267C" w:rsidRDefault="00927026" w:rsidP="00E3294B">
            <w:r w:rsidRPr="008B267C">
              <w:t xml:space="preserve">TB , HBV, </w:t>
            </w:r>
            <w:proofErr w:type="spellStart"/>
            <w:r w:rsidRPr="008B267C">
              <w:t>VZV</w:t>
            </w:r>
            <w:r w:rsidRPr="008B267C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4158" w:type="dxa"/>
          </w:tcPr>
          <w:p w:rsidR="00927026" w:rsidRPr="008B267C" w:rsidRDefault="00927026" w:rsidP="00E3294B"/>
        </w:tc>
      </w:tr>
      <w:tr w:rsidR="00927026" w:rsidRPr="008B267C" w:rsidTr="00E3294B">
        <w:tc>
          <w:tcPr>
            <w:tcW w:w="2628" w:type="dxa"/>
            <w:tcBorders>
              <w:bottom w:val="single" w:sz="4" w:space="0" w:color="auto"/>
            </w:tcBorders>
          </w:tcPr>
          <w:p w:rsidR="00927026" w:rsidRPr="008B267C" w:rsidRDefault="00927026" w:rsidP="00E3294B">
            <w:r w:rsidRPr="008B267C">
              <w:t>This clinical report</w:t>
            </w:r>
          </w:p>
        </w:tc>
        <w:tc>
          <w:tcPr>
            <w:tcW w:w="3510" w:type="dxa"/>
            <w:gridSpan w:val="2"/>
            <w:tcBorders>
              <w:bottom w:val="single" w:sz="4" w:space="0" w:color="auto"/>
            </w:tcBorders>
          </w:tcPr>
          <w:p w:rsidR="00927026" w:rsidRPr="008B267C" w:rsidRDefault="00927026" w:rsidP="00E3294B">
            <w:r w:rsidRPr="008B267C">
              <w:t>TB, HBV, HIV, VZV</w:t>
            </w:r>
          </w:p>
        </w:tc>
        <w:tc>
          <w:tcPr>
            <w:tcW w:w="4158" w:type="dxa"/>
            <w:tcBorders>
              <w:bottom w:val="single" w:sz="4" w:space="0" w:color="auto"/>
            </w:tcBorders>
          </w:tcPr>
          <w:p w:rsidR="00927026" w:rsidRPr="008B267C" w:rsidRDefault="00927026" w:rsidP="00E3294B">
            <w:r w:rsidRPr="008B267C">
              <w:t>HCV (based on risk factor assessment)</w:t>
            </w:r>
          </w:p>
        </w:tc>
      </w:tr>
      <w:tr w:rsidR="00927026" w:rsidRPr="008B267C" w:rsidTr="00E3294B">
        <w:tc>
          <w:tcPr>
            <w:tcW w:w="10296" w:type="dxa"/>
            <w:gridSpan w:val="4"/>
            <w:shd w:val="clear" w:color="auto" w:fill="F2F2F2" w:themeFill="background1" w:themeFillShade="F2"/>
          </w:tcPr>
          <w:p w:rsidR="00927026" w:rsidRPr="008B267C" w:rsidRDefault="00927026" w:rsidP="00E3294B">
            <w:pPr>
              <w:rPr>
                <w:b/>
              </w:rPr>
            </w:pPr>
            <w:r w:rsidRPr="008B267C">
              <w:rPr>
                <w:b/>
              </w:rPr>
              <w:t>Tuberculosis (TB)-specific  screening</w:t>
            </w:r>
          </w:p>
        </w:tc>
      </w:tr>
      <w:tr w:rsidR="00927026" w:rsidRPr="008B267C" w:rsidTr="00E3294B">
        <w:tc>
          <w:tcPr>
            <w:tcW w:w="2628" w:type="dxa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t>Reference</w:t>
            </w:r>
          </w:p>
        </w:tc>
        <w:tc>
          <w:tcPr>
            <w:tcW w:w="1800" w:type="dxa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t>Year</w:t>
            </w:r>
          </w:p>
        </w:tc>
        <w:tc>
          <w:tcPr>
            <w:tcW w:w="5868" w:type="dxa"/>
            <w:gridSpan w:val="2"/>
            <w:shd w:val="clear" w:color="auto" w:fill="F2F2F2" w:themeFill="background1" w:themeFillShade="F2"/>
          </w:tcPr>
          <w:p w:rsidR="00927026" w:rsidRPr="008B267C" w:rsidRDefault="00927026" w:rsidP="00E3294B">
            <w:r w:rsidRPr="008B267C">
              <w:t>TB screening suggestions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D’Haens</w:t>
            </w:r>
            <w:proofErr w:type="spellEnd"/>
            <w:r w:rsidRPr="008B267C">
              <w:fldChar w:fldCharType="begin">
                <w:fldData xml:space="preserve">PEVuZE5vdGU+PENpdGU+PEF1dGhvcj5EJmFwb3M7SGFlbnM8L0F1dGhvcj48WWVhcj4yMDExPC9Z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ktMjEyOyBxdWl6IDIxMzwvcGFnZXM+PHZvbHVtZT4xMDY8L3ZvbHVt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EJmFwb3M7SGFlbnM8L0F1dGhvcj48WWVhcj4yMDExPC9Z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ktMjEyOyBxdWl6IDIxMzwvcGFnZXM+PHZvbHVtZT4xMDY8L3ZvbHVt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6" w:tooltip="D'Haens, 2011 #76" w:history="1">
              <w:r w:rsidRPr="008B267C">
                <w:rPr>
                  <w:noProof/>
                </w:rPr>
                <w:t>16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0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TB screening per local guidelines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r w:rsidRPr="008B267C">
              <w:t>Turner</w:t>
            </w:r>
            <w:r w:rsidRPr="008B267C">
              <w:fldChar w:fldCharType="begin">
                <w:fldData xml:space="preserve">PEVuZE5vdGU+PENpdGU+PEF1dGhvcj5UdXJuZXI8L0F1dGhvcj48WWVhcj4yMDExPC9ZZWFyPjxS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Tc0LTg4PC9wYWdlcz48dm9sdW1lPjEwNjwvdm9sdW1lPjxu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UdXJuZXI8L0F1dGhvcj48WWVhcj4yMDExPC9ZZWFyPjxS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Tc0LTg4PC9wYWdlcz48dm9sdW1lPjEwNjwvdm9sdW1lPjxu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39" w:tooltip="Turner, 2011 #95" w:history="1">
              <w:r w:rsidRPr="008B267C">
                <w:rPr>
                  <w:noProof/>
                </w:rPr>
                <w:t>39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1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TB testing (NOS), CXR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r w:rsidRPr="008B267C">
              <w:t xml:space="preserve">Le </w:t>
            </w:r>
            <w:proofErr w:type="spellStart"/>
            <w:r w:rsidRPr="008B267C">
              <w:t>Saux</w:t>
            </w:r>
            <w:proofErr w:type="spellEnd"/>
            <w:r w:rsidRPr="008B267C">
              <w:fldChar w:fldCharType="begin"/>
            </w:r>
            <w:r w:rsidRPr="008B267C">
              <w:instrText xml:space="preserve"> ADDIN EN.CITE &lt;EndNote&gt;&lt;Cite&gt;&lt;Author&gt;Le Saux&lt;/Author&gt;&lt;Year&gt;2012&lt;/Year&gt;&lt;RecNum&gt;92&lt;/RecNum&gt;&lt;DisplayText&gt;(12)&lt;/DisplayText&gt;&lt;record&gt;&lt;rec-number&gt;92&lt;/rec-number&gt;&lt;foreign-keys&gt;&lt;key app="EN" db-id="rrz005teavtra2e520upe2dbfatatpxs2ewr"&gt;92&lt;/key&gt;&lt;/foreign-keys&gt;&lt;ref-type name="Journal Article"&gt;17&lt;/ref-type&gt;&lt;contributors&gt;&lt;authors&gt;&lt;author&gt;Le Saux, N.&lt;/author&gt;&lt;/authors&gt;&lt;/contributors&gt;&lt;titles&gt;&lt;title&gt;Biologic response modifiers to decrease inflammation: Focus on infection risks&lt;/title&gt;&lt;secondary-title&gt;Paediatr Child Health&lt;/secondary-title&gt;&lt;alt-title&gt;Paediatrics &amp;amp; child health&lt;/alt-title&gt;&lt;/titles&gt;&lt;periodical&gt;&lt;full-title&gt;Paediatr Child Health&lt;/full-title&gt;&lt;abbr-1&gt;Paediatrics &amp;amp; child health&lt;/abbr-1&gt;&lt;/periodical&gt;&lt;alt-periodical&gt;&lt;full-title&gt;Paediatr Child Health&lt;/full-title&gt;&lt;abbr-1&gt;Paediatrics &amp;amp; child health&lt;/abbr-1&gt;&lt;/alt-periodical&gt;&lt;pages&gt;147-54&lt;/pages&gt;&lt;volume&gt;17&lt;/volume&gt;&lt;number&gt;3&lt;/number&gt;&lt;edition&gt;2013/03/02&lt;/edition&gt;&lt;dates&gt;&lt;year&gt;2012&lt;/year&gt;&lt;pub-dates&gt;&lt;date&gt;Mar&lt;/date&gt;&lt;/pub-dates&gt;&lt;/dates&gt;&lt;isbn&gt;1205-7088 (Print)&amp;#xD;1205-7088 (Linking)&lt;/isbn&gt;&lt;accession-num&gt;23449972&lt;/accession-num&gt;&lt;urls&gt;&lt;related-urls&gt;&lt;url&gt;http://www.ncbi.nlm.nih.gov/pubmed/23449972&lt;/url&gt;&lt;/related-urls&gt;&lt;/urls&gt;&lt;custom2&gt;3287096&lt;/custom2&gt;&lt;language&gt;eng&amp;#xD;fre&lt;/language&gt;&lt;/record&gt;&lt;/Cite&gt;&lt;/EndNote&gt;</w:instrText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2" w:tooltip="Le Saux, 2012 #92" w:history="1">
              <w:r w:rsidRPr="008B267C">
                <w:rPr>
                  <w:noProof/>
                </w:rPr>
                <w:t>12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2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Risk factors, TST, CXR, consider IGRA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Veereman-Wauters</w:t>
            </w:r>
            <w:proofErr w:type="spellEnd"/>
            <w:r w:rsidRPr="008B267C">
              <w:fldChar w:fldCharType="begin">
                <w:fldData xml:space="preserve">PEVuZE5vdGU+PENpdGU+PEF1dGhvcj5WZWVyZW1hbi1XYXV0ZXJzPC9BdXRob3I+PFllYXI+MjAx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WZWVyZW1hbi1XYXV0ZXJzPC9BdXRob3I+PFllYXI+MjAx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3" w:tooltip="Veereman-Wauters, 2012 #258" w:history="1">
              <w:r w:rsidRPr="008B267C">
                <w:rPr>
                  <w:noProof/>
                </w:rPr>
                <w:t>13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2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Risk factors, possible CXR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Rahier</w:t>
            </w:r>
            <w:proofErr w:type="spellEnd"/>
            <w:r w:rsidRPr="008B267C">
              <w:fldChar w:fldCharType="begin">
                <w:fldData xml:space="preserve">PEVuZE5vdGU+PENpdGU+PEF1dGhvcj5SYWhpZXI8L0F1dGhvcj48WWVhcj4yMDE0PC9ZZWFyPjxS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SYWhpZXI8L0F1dGhvcj48WWVhcj4yMDE0PC9ZZWFyPjxS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5" w:tooltip="Rahier, 2014 #91" w:history="1">
              <w:r w:rsidRPr="008B267C">
                <w:rPr>
                  <w:noProof/>
                </w:rPr>
                <w:t>15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3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Patient history, CXR, TST, IGRA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Ruemmele</w:t>
            </w:r>
            <w:proofErr w:type="spellEnd"/>
            <w:r w:rsidRPr="008B267C">
              <w:fldChar w:fldCharType="begin">
                <w:fldData xml:space="preserve">PEVuZE5vdGU+PENpdGU+PEF1dGhvcj5SdWVtbWVsZTwvQXV0aG9yPjxZZWFyPjIwMTQ8L1llYXI+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==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SdWVtbWVsZTwvQXV0aG9yPjxZZWFyPjIwMTQ8L1llYXI+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==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191" w:tooltip="Ruemmele, 2014 #209" w:history="1">
              <w:r w:rsidRPr="008B267C">
                <w:rPr>
                  <w:noProof/>
                </w:rPr>
                <w:t>191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4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CXR, TST and/or IGRA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Calvet</w:t>
            </w:r>
            <w:proofErr w:type="spellEnd"/>
            <w:r w:rsidRPr="008B267C">
              <w:fldChar w:fldCharType="begin">
                <w:fldData xml:space="preserve">PEVuZE5vdGU+PENpdGU+PEF1dGhvcj5DYWx2ZXQ8L0F1dGhvcj48WWVhcj4yMDE0PC9ZZWFyPjxS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DYWx2ZXQ8L0F1dGhvcj48WWVhcj4yMDE0PC9ZZWFyPjxS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71" w:tooltip="Calvet, 2014 #208" w:history="1">
              <w:r w:rsidRPr="008B267C">
                <w:rPr>
                  <w:noProof/>
                </w:rPr>
                <w:t>71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3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Two consecutive TST or CXR and IGRA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roofErr w:type="spellStart"/>
            <w:r w:rsidRPr="008B267C">
              <w:t>Solovic</w:t>
            </w:r>
            <w:proofErr w:type="spellEnd"/>
            <w:r w:rsidRPr="008B267C">
              <w:fldChar w:fldCharType="begin">
                <w:fldData xml:space="preserve">PEVuZE5vdGU+PENpdGU+PEF1dGhvcj5Tb2xvdmljPC9BdXRob3I+PFllYXI+MjAxMDwvWWVhcj48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</w:fldData>
              </w:fldChar>
            </w:r>
            <w:r w:rsidRPr="008B267C">
              <w:instrText xml:space="preserve"> ADDIN EN.CITE </w:instrText>
            </w:r>
            <w:r w:rsidRPr="008B267C">
              <w:fldChar w:fldCharType="begin">
                <w:fldData xml:space="preserve">PEVuZE5vdGU+PENpdGU+PEF1dGhvcj5Tb2xvdmljPC9BdXRob3I+PFllYXI+MjAxMDwvWWVhcj48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</w:fldData>
              </w:fldChar>
            </w:r>
            <w:r w:rsidRPr="008B267C">
              <w:instrText xml:space="preserve"> ADDIN EN.CITE.DATA </w:instrText>
            </w:r>
            <w:r w:rsidRPr="008B267C">
              <w:fldChar w:fldCharType="end"/>
            </w:r>
            <w:r w:rsidRPr="008B267C">
              <w:fldChar w:fldCharType="separate"/>
            </w:r>
            <w:r w:rsidRPr="008B267C">
              <w:rPr>
                <w:noProof/>
              </w:rPr>
              <w:t>(</w:t>
            </w:r>
            <w:hyperlink w:anchor="_ENREF_89" w:tooltip="Solovic, 2010 #251" w:history="1">
              <w:r w:rsidRPr="008B267C">
                <w:rPr>
                  <w:noProof/>
                </w:rPr>
                <w:t>89</w:t>
              </w:r>
            </w:hyperlink>
            <w:r w:rsidRPr="008B267C">
              <w:rPr>
                <w:noProof/>
              </w:rPr>
              <w:t>)</w:t>
            </w:r>
            <w:r w:rsidRPr="008B267C"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0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Summary of all guidelines, TB screening per local guidelines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r w:rsidRPr="008B267C">
              <w:rPr>
                <w:noProof/>
              </w:rPr>
              <w:t>Nordgaard-Lassen</w:t>
            </w:r>
            <w:r w:rsidRPr="008B267C">
              <w:rPr>
                <w:noProof/>
              </w:rPr>
              <w:fldChar w:fldCharType="begin">
                <w:fldData xml:space="preserve">PEVuZE5vdGU+PENpdGU+PEF1dGhvcj5Ob3JkZ2FhcmQtTGFzc2VuPC9BdXRob3I+PFllYXI+MjAx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</w:fldData>
              </w:fldChar>
            </w:r>
            <w:r w:rsidRPr="008B267C">
              <w:rPr>
                <w:noProof/>
              </w:rPr>
              <w:instrText xml:space="preserve"> ADDIN EN.CITE </w:instrText>
            </w:r>
            <w:r w:rsidRPr="008B267C">
              <w:rPr>
                <w:noProof/>
              </w:rPr>
              <w:fldChar w:fldCharType="begin">
                <w:fldData xml:space="preserve">PEVuZE5vdGU+PENpdGU+PEF1dGhvcj5Ob3JkZ2FhcmQtTGFzc2VuPC9BdXRob3I+PFllYXI+MjAx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</w:fldData>
              </w:fldChar>
            </w:r>
            <w:r w:rsidRPr="008B267C">
              <w:rPr>
                <w:noProof/>
              </w:rPr>
              <w:instrText xml:space="preserve"> ADDIN EN.CITE.DATA </w:instrText>
            </w:r>
            <w:r w:rsidRPr="008B267C">
              <w:rPr>
                <w:noProof/>
              </w:rPr>
            </w:r>
            <w:r w:rsidRPr="008B267C">
              <w:rPr>
                <w:noProof/>
              </w:rPr>
              <w:fldChar w:fldCharType="end"/>
            </w:r>
            <w:r w:rsidRPr="008B267C">
              <w:rPr>
                <w:noProof/>
              </w:rPr>
            </w:r>
            <w:r w:rsidRPr="008B267C">
              <w:rPr>
                <w:noProof/>
              </w:rPr>
              <w:fldChar w:fldCharType="separate"/>
            </w:r>
            <w:r w:rsidRPr="008B267C">
              <w:rPr>
                <w:noProof/>
              </w:rPr>
              <w:t>(</w:t>
            </w:r>
            <w:hyperlink w:anchor="_ENREF_192" w:tooltip="Nordgaard-Lassen, 2012 #316" w:history="1">
              <w:r w:rsidRPr="008B267C">
                <w:rPr>
                  <w:noProof/>
                </w:rPr>
                <w:t>192</w:t>
              </w:r>
            </w:hyperlink>
            <w:r w:rsidRPr="008B267C">
              <w:rPr>
                <w:noProof/>
              </w:rPr>
              <w:t>)</w:t>
            </w:r>
            <w:r w:rsidRPr="008B267C">
              <w:rPr>
                <w:noProof/>
              </w:rPr>
              <w:fldChar w:fldCharType="end"/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2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Risk factors, CXR and IGRA (TST if IGRA cannot be done)</w:t>
            </w:r>
          </w:p>
        </w:tc>
      </w:tr>
      <w:tr w:rsidR="00927026" w:rsidRPr="008B267C" w:rsidTr="00E3294B">
        <w:tc>
          <w:tcPr>
            <w:tcW w:w="2628" w:type="dxa"/>
          </w:tcPr>
          <w:p w:rsidR="00927026" w:rsidRPr="008B267C" w:rsidRDefault="00927026" w:rsidP="00E3294B">
            <w:pPr>
              <w:rPr>
                <w:noProof/>
              </w:rPr>
            </w:pPr>
            <w:r w:rsidRPr="008B267C">
              <w:rPr>
                <w:noProof/>
              </w:rPr>
              <w:t>This clinical report</w:t>
            </w:r>
          </w:p>
        </w:tc>
        <w:tc>
          <w:tcPr>
            <w:tcW w:w="1800" w:type="dxa"/>
          </w:tcPr>
          <w:p w:rsidR="00927026" w:rsidRPr="008B267C" w:rsidRDefault="00927026" w:rsidP="00E3294B">
            <w:r w:rsidRPr="008B267C">
              <w:t>2015</w:t>
            </w:r>
          </w:p>
        </w:tc>
        <w:tc>
          <w:tcPr>
            <w:tcW w:w="5868" w:type="dxa"/>
            <w:gridSpan w:val="2"/>
          </w:tcPr>
          <w:p w:rsidR="00927026" w:rsidRPr="008B267C" w:rsidRDefault="00927026" w:rsidP="00E3294B">
            <w:r w:rsidRPr="008B267C">
              <w:t>Risk factors, TST and IGRA; if any positive CXR</w:t>
            </w:r>
          </w:p>
        </w:tc>
      </w:tr>
    </w:tbl>
    <w:p w:rsidR="00927026" w:rsidRPr="00D26F3B" w:rsidRDefault="00927026" w:rsidP="00927026">
      <w:pPr>
        <w:spacing w:line="480" w:lineRule="auto"/>
      </w:pPr>
      <w:r w:rsidRPr="008B267C">
        <w:t>TB, tuberculosis; HBV, hepatitis B virus; HCV, hepatitis C virus, HIV, human immunodeficiency virus; VZV, varicella zoster virus;  EBV, Epstein Barr virus; NOS, not otherwise specified; TST, tuberculin skin test; CXR, chest x-ray; IGRA, interferon-gamma release assay</w:t>
      </w:r>
    </w:p>
    <w:p w:rsidR="00BD56D2" w:rsidRDefault="00BD56D2">
      <w:bookmarkStart w:id="0" w:name="_GoBack"/>
      <w:bookmarkEnd w:id="0"/>
    </w:p>
    <w:sectPr w:rsidR="00BD56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7026"/>
    <w:rsid w:val="00927026"/>
    <w:rsid w:val="00BD56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70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270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70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270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33</Words>
  <Characters>475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lters Kluwer</Company>
  <LinksUpToDate>false</LinksUpToDate>
  <CharactersWithSpaces>55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one, Naima</dc:creator>
  <cp:lastModifiedBy>Stone, Naima</cp:lastModifiedBy>
  <cp:revision>1</cp:revision>
  <dcterms:created xsi:type="dcterms:W3CDTF">2016-03-01T17:08:00Z</dcterms:created>
  <dcterms:modified xsi:type="dcterms:W3CDTF">2016-03-01T17:09:00Z</dcterms:modified>
</cp:coreProperties>
</file>